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3C4DDB" w14:textId="09083D51" w:rsidR="00FC7B57" w:rsidRPr="00E45567" w:rsidRDefault="00E45567" w:rsidP="00E45567">
      <w:pPr>
        <w:jc w:val="center"/>
        <w:rPr>
          <w:b/>
          <w:bCs/>
        </w:rPr>
      </w:pPr>
      <w:r w:rsidRPr="00E45567">
        <w:rPr>
          <w:b/>
          <w:bCs/>
        </w:rPr>
        <w:t>Should This Study Change My Practice?</w:t>
      </w:r>
    </w:p>
    <w:p w14:paraId="39039666" w14:textId="03123748" w:rsidR="00E45567" w:rsidRPr="00E45567" w:rsidRDefault="00E45567" w:rsidP="00E45567">
      <w:pPr>
        <w:jc w:val="center"/>
        <w:rPr>
          <w:b/>
          <w:bCs/>
        </w:rPr>
      </w:pPr>
      <w:r w:rsidRPr="00E45567">
        <w:rPr>
          <w:b/>
          <w:bCs/>
        </w:rPr>
        <w:t>Kathleen Kendall-Tackett, PhD, IBCLC, FAPA</w:t>
      </w:r>
    </w:p>
    <w:p w14:paraId="6CDF6EBD" w14:textId="1C24F869" w:rsidR="00E45567" w:rsidRDefault="00E45567" w:rsidP="00E45567">
      <w:pPr>
        <w:jc w:val="center"/>
        <w:rPr>
          <w:b/>
          <w:bCs/>
        </w:rPr>
      </w:pPr>
      <w:r w:rsidRPr="00E45567">
        <w:rPr>
          <w:b/>
          <w:bCs/>
        </w:rPr>
        <w:t>References</w:t>
      </w:r>
    </w:p>
    <w:p w14:paraId="515A9F86" w14:textId="1CA6A72E" w:rsidR="00E45567" w:rsidRDefault="00E45567" w:rsidP="00E45567">
      <w:pPr>
        <w:jc w:val="center"/>
        <w:rPr>
          <w:b/>
          <w:bCs/>
        </w:rPr>
      </w:pPr>
    </w:p>
    <w:p w14:paraId="06D7DCEC" w14:textId="77777777" w:rsidR="008075BB" w:rsidRPr="008075BB" w:rsidRDefault="00E45567" w:rsidP="008075BB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8075BB" w:rsidRPr="008075BB">
        <w:t xml:space="preserve">Bai, D. L., Wu, K. M., &amp; Tarrant, M. (2013). Association between intrapartum interventions and breastfeeding duration. </w:t>
      </w:r>
      <w:r w:rsidR="008075BB" w:rsidRPr="008075BB">
        <w:rPr>
          <w:i/>
        </w:rPr>
        <w:t>Journal of Midwifery and Women's Health, 58</w:t>
      </w:r>
      <w:r w:rsidR="008075BB" w:rsidRPr="008075BB">
        <w:t>(1), 25-32. doi:10.1111/j.1542-2011.2012.00254.x.</w:t>
      </w:r>
    </w:p>
    <w:p w14:paraId="10F5BC97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Bat-Pitault, F., Sesson, G., Deruelle, C., Flori, S., Porcher-Guinet, V., Stagnara, C., . . . Franco, P. (2017). Altered sleep architecture during the first months of life in infants born to depressed mothers. </w:t>
      </w:r>
      <w:r w:rsidRPr="008075BB">
        <w:rPr>
          <w:i/>
        </w:rPr>
        <w:t>Sleep Medicine, 30</w:t>
      </w:r>
      <w:r w:rsidRPr="008075BB">
        <w:t xml:space="preserve">, 195-203. </w:t>
      </w:r>
    </w:p>
    <w:p w14:paraId="3B140906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Blair, P. S., Sidebotham, P., Evanson-Coombe, C., Edmonds, M., Heckstall-Smith, E. M. A., &amp; Fleming, P. J. (2009). Hazardous cosleeping environments and risk factors amenable to change: Case control study of SIDS in south west England. </w:t>
      </w:r>
      <w:r w:rsidRPr="008075BB">
        <w:rPr>
          <w:i/>
        </w:rPr>
        <w:t>British Medical Journal, 339</w:t>
      </w:r>
      <w:r w:rsidRPr="008075BB">
        <w:t>, b3666. doi:101136/bmj.b3666</w:t>
      </w:r>
    </w:p>
    <w:p w14:paraId="4CDC83C7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Blunden, S. L., Thompson, K. R., &amp; Dawson, D. (2011). Behavioural sleep treatments and night time crying in infants: Challenging the status quo. </w:t>
      </w:r>
      <w:r w:rsidRPr="008075BB">
        <w:rPr>
          <w:i/>
        </w:rPr>
        <w:t>Sleep Medicine Reviews, 15</w:t>
      </w:r>
      <w:r w:rsidRPr="008075BB">
        <w:t xml:space="preserve">, 327-334. </w:t>
      </w:r>
    </w:p>
    <w:p w14:paraId="450B7874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Donath, S. M., &amp; Amir, L. H. (2008). Maternal obesity and initiation and duration of breastfeeding: Data from the longitudinal study of Australian children. </w:t>
      </w:r>
      <w:r w:rsidRPr="008075BB">
        <w:rPr>
          <w:i/>
        </w:rPr>
        <w:t>Maternal &amp; Child Nutrition, 4</w:t>
      </w:r>
      <w:r w:rsidRPr="008075BB">
        <w:t xml:space="preserve">, 163-170. </w:t>
      </w:r>
    </w:p>
    <w:p w14:paraId="3FDB2A44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Field, T., Diego, M., Hernandez-Reif, M., Figueiredo, B., Schanberg, S., &amp; Kuhn, C. (2007). Sleep disturbance in depressed pregnant women and their newborns. </w:t>
      </w:r>
      <w:r w:rsidRPr="008075BB">
        <w:rPr>
          <w:i/>
        </w:rPr>
        <w:t>Infant Behavior &amp; Development, 30</w:t>
      </w:r>
      <w:r w:rsidRPr="008075BB">
        <w:t xml:space="preserve">, 127-133. </w:t>
      </w:r>
    </w:p>
    <w:p w14:paraId="2609770C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French, C. A., Cong, X., &amp; Chung, K. S. (2016). Labor epidural analgesia and breastfeeding: A systematic review. </w:t>
      </w:r>
      <w:r w:rsidRPr="008075BB">
        <w:rPr>
          <w:i/>
        </w:rPr>
        <w:t>Journal of Human Lactation, 32</w:t>
      </w:r>
      <w:r w:rsidRPr="008075BB">
        <w:t xml:space="preserve">(3), 507-520. </w:t>
      </w:r>
    </w:p>
    <w:p w14:paraId="790812E9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Hahn-Holbrook, J., Haselton, M. G., Schetter, C. D., &amp; Glynn, L. M. (2013). Does breastfeeding offer protection against maternal depressive symptomatology? A prospective study from pregnancy to 2 years after birth. </w:t>
      </w:r>
      <w:r w:rsidRPr="008075BB">
        <w:rPr>
          <w:i/>
        </w:rPr>
        <w:t>Archives of Women's Mental Health, 16</w:t>
      </w:r>
      <w:r w:rsidRPr="008075BB">
        <w:t xml:space="preserve">, 411-422. </w:t>
      </w:r>
    </w:p>
    <w:p w14:paraId="33E9629B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Handlin, L., Jonas, W., Pettersson, M., Ejdeback, M., Ransjo-Arvidson, A.-B., Nissen, A., &amp; Uvnas-Moberg, K. (2009). Effects of sucking and skin-to-skin contact on maternal ACTH and cortisol levels during the second day postpartum--Influences of epidural analgesia and oxytocin in the perinatal period. </w:t>
      </w:r>
      <w:r w:rsidRPr="008075BB">
        <w:rPr>
          <w:i/>
        </w:rPr>
        <w:t>Breastfeeding Medicine, 4</w:t>
      </w:r>
      <w:r w:rsidRPr="008075BB">
        <w:t xml:space="preserve">(4), 207-220. </w:t>
      </w:r>
    </w:p>
    <w:p w14:paraId="12EDF622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Heinrichs, M., Meinlschmidt, G., Neumann, I., Wagner, S., Kirschbaum, C., Ehlert, U., &amp; Hellhammer, D. H. (2001). Effects of suckling on hypothalamic-pituitary-adrenal axis responses to psychosocial stress in postpartum lactating women. </w:t>
      </w:r>
      <w:r w:rsidRPr="008075BB">
        <w:rPr>
          <w:i/>
        </w:rPr>
        <w:t>Journal of Clinical Endocrinology &amp; Metabolism, 86</w:t>
      </w:r>
      <w:r w:rsidRPr="008075BB">
        <w:t xml:space="preserve">, 4798-4804. </w:t>
      </w:r>
    </w:p>
    <w:p w14:paraId="429BB067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Kair, L. R., &amp; Colaizy, T. T. (2016). Obese mothers have lower odds of experiencing pro-breastfeeding hospital practices than mothers of normal weight: CDC Pregnancy Risk Assessment Monitoring System (PRAMS), 2004-2008. </w:t>
      </w:r>
      <w:r w:rsidRPr="008075BB">
        <w:rPr>
          <w:i/>
        </w:rPr>
        <w:t>Maternal &amp; Child Health Journal, 20</w:t>
      </w:r>
      <w:r w:rsidRPr="008075BB">
        <w:t xml:space="preserve">(3), 593-601. </w:t>
      </w:r>
    </w:p>
    <w:p w14:paraId="705EAEF3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Kendall-Tackett, K. A. (2012). Recent study finds that controlled-crying causes no apparent long-term harm: Should we recommend it? </w:t>
      </w:r>
      <w:r w:rsidRPr="008075BB">
        <w:rPr>
          <w:i/>
        </w:rPr>
        <w:t>Clinical Lactation, 3</w:t>
      </w:r>
      <w:r w:rsidRPr="008075BB">
        <w:t xml:space="preserve">(4), S1-S4. </w:t>
      </w:r>
    </w:p>
    <w:p w14:paraId="4165456B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Kendall-Tackett, K. A., Cong, Z., &amp; Hale, T. W. (2015). Birth interventions related to lower rates of exclusive breastfeeding and increased risk of postpartum depression in a large sample. </w:t>
      </w:r>
      <w:r w:rsidRPr="008075BB">
        <w:rPr>
          <w:i/>
        </w:rPr>
        <w:t>Clinical Lactation, 6</w:t>
      </w:r>
      <w:r w:rsidRPr="008075BB">
        <w:t xml:space="preserve">(3), 87-97. </w:t>
      </w:r>
    </w:p>
    <w:p w14:paraId="63354334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Netsi, E., Van Ijzendoorn, M., Bakermans-Kranenburg, M. J., Wulff, K., Jansen, P. W., Jaddoe, V. W., . . . Ramchandani, P. G. (2015). Does infant reactivity moderate the association between antenatal maternal depression and infant sleep? </w:t>
      </w:r>
      <w:r w:rsidRPr="008075BB">
        <w:rPr>
          <w:i/>
        </w:rPr>
        <w:t>Journal of Developmental &amp; Behavioral Pediatrics, 36</w:t>
      </w:r>
      <w:r w:rsidRPr="008075BB">
        <w:t xml:space="preserve">(6), 440-449. </w:t>
      </w:r>
    </w:p>
    <w:p w14:paraId="41A02CAE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lastRenderedPageBreak/>
        <w:t xml:space="preserve">Newland, R. P., Parade, S. H., Dickstein, S., &amp; Seifer, R. (2016). Goodness of fit between prenatal maternal sleep and infant sleep: Associations with maternal depression and attachment security. </w:t>
      </w:r>
      <w:r w:rsidRPr="008075BB">
        <w:rPr>
          <w:i/>
        </w:rPr>
        <w:t>Infant Behavior &amp; Development, 44</w:t>
      </w:r>
      <w:r w:rsidRPr="008075BB">
        <w:t xml:space="preserve">, 179-188. </w:t>
      </w:r>
    </w:p>
    <w:p w14:paraId="38D242DF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Nommsen-Rivers, L. A., Chantry, C. J., Peerson, J. M., Cohen, R. J., &amp; Dewey, K. G. (2010). Delayed onset of lactogenesis among first-time mothers is related to maternal obesity and factors associated with ineffective breastfeeding. </w:t>
      </w:r>
      <w:r w:rsidRPr="008075BB">
        <w:rPr>
          <w:i/>
        </w:rPr>
        <w:t>American Journal of Clinical Nutrition, 92</w:t>
      </w:r>
      <w:r w:rsidRPr="008075BB">
        <w:t xml:space="preserve">, 574-584. </w:t>
      </w:r>
    </w:p>
    <w:p w14:paraId="3A67F420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Ostfeld, B. M., Perl, H., Esposito, L., Hempstead, K., Hinnen, R., Sandler, A., . . . Hegyi, T. (2006). Sleep environment, positional, lifestyle, and demographic characteristics associated with bed sharing in sudden infant death syndrome: A population-based study. </w:t>
      </w:r>
      <w:r w:rsidRPr="008075BB">
        <w:rPr>
          <w:i/>
        </w:rPr>
        <w:t>Pediatrics, 118</w:t>
      </w:r>
      <w:r w:rsidRPr="008075BB">
        <w:t xml:space="preserve">, 2051-2059. </w:t>
      </w:r>
    </w:p>
    <w:p w14:paraId="1A93DE7E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Park, S., &amp; Choi, N.-K. (2019). Breastfeeding reduces risk of depression later in life in the postmenopausal period: A Korean population-based study. </w:t>
      </w:r>
      <w:r w:rsidRPr="008075BB">
        <w:rPr>
          <w:i/>
        </w:rPr>
        <w:t>Journal of Affective Disorders, 248</w:t>
      </w:r>
      <w:r w:rsidRPr="008075BB">
        <w:t xml:space="preserve">(1), 13-17. </w:t>
      </w:r>
    </w:p>
    <w:p w14:paraId="521FA73D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Preusting, I., Brumley, J., Odibo, L., Spatz, D. L., &amp; Louis, J. M. (2017). Obesity as a predictor of delayed lactogenesis II. </w:t>
      </w:r>
      <w:r w:rsidRPr="008075BB">
        <w:rPr>
          <w:i/>
        </w:rPr>
        <w:t>Journal of Human Lactation, 33</w:t>
      </w:r>
      <w:r w:rsidRPr="008075BB">
        <w:t xml:space="preserve">(4), 684-691. </w:t>
      </w:r>
    </w:p>
    <w:p w14:paraId="2F22F48D" w14:textId="50C22EA9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Price, A. M. H., Wake, M., Ukoumunne, O. G., &amp; Hiscock, H. (2012). Five-year follow-up of harms and benefits of behavioral infant sleep intervention: Randomized trial. </w:t>
      </w:r>
      <w:r w:rsidRPr="008075BB">
        <w:rPr>
          <w:i/>
        </w:rPr>
        <w:t>Pediatrics, 130</w:t>
      </w:r>
      <w:r w:rsidRPr="008075BB">
        <w:t xml:space="preserve">(4), 643-651. Retrieved from </w:t>
      </w:r>
      <w:hyperlink r:id="rId4" w:history="1">
        <w:r w:rsidRPr="008075BB">
          <w:rPr>
            <w:rStyle w:val="Hyperlink"/>
          </w:rPr>
          <w:t>www.pediatrics.org/cgi/doi/10.1542/peds.2011-3467</w:t>
        </w:r>
      </w:hyperlink>
    </w:p>
    <w:p w14:paraId="2DCAECE3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Rasmussen, K. M., &amp; Kjolhede, C. L. (2004). Prepregnant overweight and obesity diminish the prolactin response to suckling in the first week postpartum. </w:t>
      </w:r>
      <w:r w:rsidRPr="008075BB">
        <w:rPr>
          <w:i/>
        </w:rPr>
        <w:t>Pediatrics, 113</w:t>
      </w:r>
      <w:r w:rsidRPr="008075BB">
        <w:t xml:space="preserve">, e465-e471. </w:t>
      </w:r>
    </w:p>
    <w:p w14:paraId="0BB4D24A" w14:textId="0EE13A21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Rowlands, I. J., &amp; Redshaw, M. (2012). Mode of birth and women's psychological and physical wellbeing in the postnatal period. </w:t>
      </w:r>
      <w:r w:rsidRPr="008075BB">
        <w:rPr>
          <w:i/>
        </w:rPr>
        <w:t>BMC Pregnancy and Childbirth, 12</w:t>
      </w:r>
      <w:r w:rsidRPr="008075BB">
        <w:t xml:space="preserve">, 138. Retrieved from </w:t>
      </w:r>
      <w:hyperlink r:id="rId5" w:history="1">
        <w:r w:rsidRPr="008075BB">
          <w:rPr>
            <w:rStyle w:val="Hyperlink"/>
          </w:rPr>
          <w:t>http://www.biomedcentral.com/1471-2393/12/138</w:t>
        </w:r>
      </w:hyperlink>
      <w:r w:rsidRPr="008075BB">
        <w:t xml:space="preserve"> doi:</w:t>
      </w:r>
      <w:hyperlink r:id="rId6" w:history="1">
        <w:r w:rsidRPr="008075BB">
          <w:rPr>
            <w:rStyle w:val="Hyperlink"/>
          </w:rPr>
          <w:t>http://www.biomedcentral.com/1471-2393/12/138</w:t>
        </w:r>
      </w:hyperlink>
    </w:p>
    <w:p w14:paraId="016FC8EC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Schwartz, E. B., Ray, R. M., Stuebe, A. M., Allison, M. A., Ness, R. B., Freiberg, M. S., &amp; Cauley, J. A. (2009). Duration of lactation and risk factors for maternal cardiovascular disease. </w:t>
      </w:r>
      <w:r w:rsidRPr="008075BB">
        <w:rPr>
          <w:i/>
        </w:rPr>
        <w:t>Obstetrics &amp; Gynecology, 113</w:t>
      </w:r>
      <w:r w:rsidRPr="008075BB">
        <w:t xml:space="preserve">(5), 974-982. </w:t>
      </w:r>
    </w:p>
    <w:p w14:paraId="6FAA2FBE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Tappin, D., Ecob, R., Stat, S., &amp; Brooke, H. (2005). Bedsharing, roomsharing, and sudden infant death syndrome in Scotlan: A case-control study. </w:t>
      </w:r>
      <w:r w:rsidRPr="008075BB">
        <w:rPr>
          <w:i/>
        </w:rPr>
        <w:t>Journal of Pediatrics, 147</w:t>
      </w:r>
      <w:r w:rsidRPr="008075BB">
        <w:t xml:space="preserve">(32-37). </w:t>
      </w:r>
    </w:p>
    <w:p w14:paraId="426978FA" w14:textId="77777777" w:rsidR="008075BB" w:rsidRPr="008075BB" w:rsidRDefault="008075BB" w:rsidP="008075BB">
      <w:pPr>
        <w:pStyle w:val="EndNoteBibliography"/>
        <w:ind w:left="720" w:hanging="720"/>
      </w:pPr>
      <w:r w:rsidRPr="008075BB">
        <w:t xml:space="preserve">Torvaldsen, S., Roberts, C. L., Simpson, J. M., Thompson, J. F., &amp; Ellwood, D. A. (2006). Intrapartum epidural analgesia and breastfeeding: A prospective cohort study. </w:t>
      </w:r>
      <w:r w:rsidRPr="008075BB">
        <w:rPr>
          <w:i/>
        </w:rPr>
        <w:t>International Breastfeeding Journal, 1</w:t>
      </w:r>
      <w:r w:rsidRPr="008075BB">
        <w:t>(1), 24</w:t>
      </w:r>
    </w:p>
    <w:p w14:paraId="005B1110" w14:textId="66BE87F8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Retrieved from </w:t>
      </w:r>
      <w:hyperlink r:id="rId7" w:history="1">
        <w:r w:rsidRPr="008075BB">
          <w:rPr>
            <w:rStyle w:val="Hyperlink"/>
          </w:rPr>
          <w:t>https://doi.org/10.1186/1746-4358-1-24</w:t>
        </w:r>
      </w:hyperlink>
    </w:p>
    <w:p w14:paraId="1720278D" w14:textId="77777777" w:rsidR="008075BB" w:rsidRPr="008075BB" w:rsidRDefault="008075BB" w:rsidP="008075BB">
      <w:pPr>
        <w:pStyle w:val="EndNoteBibliography"/>
        <w:spacing w:after="0"/>
        <w:ind w:left="720" w:hanging="720"/>
      </w:pPr>
      <w:r w:rsidRPr="008075BB">
        <w:t xml:space="preserve">Vennemann, M. M., Hense, H.-W., Bajanowski, T., Blair, P. S., Complojer, C., Moon, R. Y., &amp; Kiechl-Kohlendorfer, U. (2012). Bedsharing and the risk of sudden infant death syndrome: Can we resolve the debate? </w:t>
      </w:r>
      <w:r w:rsidRPr="008075BB">
        <w:rPr>
          <w:i/>
        </w:rPr>
        <w:t>Journal of Pediatrics, 160</w:t>
      </w:r>
      <w:r w:rsidRPr="008075BB">
        <w:t xml:space="preserve">, 44-48. </w:t>
      </w:r>
    </w:p>
    <w:p w14:paraId="28284C51" w14:textId="77777777" w:rsidR="008075BB" w:rsidRPr="008075BB" w:rsidRDefault="008075BB" w:rsidP="008075BB">
      <w:pPr>
        <w:pStyle w:val="EndNoteBibliography"/>
        <w:ind w:left="720" w:hanging="720"/>
      </w:pPr>
      <w:r w:rsidRPr="008075BB">
        <w:t xml:space="preserve">Yusuff, A. S. M., Tang, L., Binns, C. W., &amp; Lee, A. H. (2016). Breastfeeding and postnatal depression: A prospective cohort study in Sabah, Malaysia. </w:t>
      </w:r>
      <w:r w:rsidRPr="008075BB">
        <w:rPr>
          <w:i/>
        </w:rPr>
        <w:t>Journal of Human Lactation, 32</w:t>
      </w:r>
      <w:r w:rsidRPr="008075BB">
        <w:t xml:space="preserve">(2), 277-281. </w:t>
      </w:r>
    </w:p>
    <w:p w14:paraId="40685ED6" w14:textId="7C1E0EBC" w:rsidR="00E45567" w:rsidRPr="00E45567" w:rsidRDefault="00E45567" w:rsidP="00E45567">
      <w:pPr>
        <w:rPr>
          <w:b/>
          <w:bCs/>
        </w:rPr>
      </w:pPr>
      <w:r>
        <w:rPr>
          <w:b/>
          <w:bCs/>
        </w:rPr>
        <w:fldChar w:fldCharType="end"/>
      </w:r>
      <w:r>
        <w:rPr>
          <w:b/>
          <w:bCs/>
        </w:rPr>
        <w:fldChar w:fldCharType="begin">
          <w:fldData xml:space="preserve">PEVuZE5vdGU+PENpdGUgRXhjbHVkZUF1dGg9IjEiIEV4Y2x1ZGVZZWFyPSIxIiBIaWRkZW49IjEi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</w:fldData>
        </w:fldChar>
      </w:r>
      <w:r w:rsidR="008075BB">
        <w:rPr>
          <w:b/>
          <w:bCs/>
        </w:rPr>
        <w:instrText xml:space="preserve"> ADDIN EN.CITE </w:instrText>
      </w:r>
      <w:r w:rsidR="008075BB">
        <w:rPr>
          <w:b/>
          <w:bCs/>
        </w:rPr>
        <w:fldChar w:fldCharType="begin">
          <w:fldData xml:space="preserve">PEVuZE5vdGU+PENpdGUgRXhjbHVkZUF1dGg9IjEiIEV4Y2x1ZGVZZWFyPSIxIiBIaWRkZW49IjEi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</w:fldData>
        </w:fldChar>
      </w:r>
      <w:r w:rsidR="008075BB">
        <w:rPr>
          <w:b/>
          <w:bCs/>
        </w:rPr>
        <w:instrText xml:space="preserve"> ADDIN EN.CITE.DATA </w:instrText>
      </w:r>
      <w:r w:rsidR="008075BB">
        <w:rPr>
          <w:b/>
          <w:bCs/>
        </w:rPr>
      </w:r>
      <w:r w:rsidR="008075BB">
        <w:rPr>
          <w:b/>
          <w:bCs/>
        </w:rPr>
        <w:fldChar w:fldCharType="end"/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  <w:bookmarkStart w:id="0" w:name="_GoBack"/>
      <w:bookmarkEnd w:id="0"/>
    </w:p>
    <w:sectPr w:rsidR="00E45567" w:rsidRPr="00E455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MTU2tDCwtDA2tTRS0lEKTi0uzszPAykwrAUAcmB1I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470&lt;/item&gt;&lt;item&gt;565&lt;/item&gt;&lt;item&gt;747&lt;/item&gt;&lt;item&gt;1060&lt;/item&gt;&lt;item&gt;1062&lt;/item&gt;&lt;item&gt;1082&lt;/item&gt;&lt;item&gt;2235&lt;/item&gt;&lt;item&gt;2394&lt;/item&gt;&lt;item&gt;2397&lt;/item&gt;&lt;item&gt;2401&lt;/item&gt;&lt;item&gt;2424&lt;/item&gt;&lt;item&gt;2584&lt;/item&gt;&lt;item&gt;2715&lt;/item&gt;&lt;item&gt;2721&lt;/item&gt;&lt;item&gt;2790&lt;/item&gt;&lt;item&gt;2800&lt;/item&gt;&lt;item&gt;2806&lt;/item&gt;&lt;item&gt;2829&lt;/item&gt;&lt;item&gt;2841&lt;/item&gt;&lt;item&gt;2866&lt;/item&gt;&lt;item&gt;2867&lt;/item&gt;&lt;item&gt;2987&lt;/item&gt;&lt;item&gt;2989&lt;/item&gt;&lt;item&gt;3005&lt;/item&gt;&lt;item&gt;3010&lt;/item&gt;&lt;item&gt;3011&lt;/item&gt;&lt;item&gt;3037&lt;/item&gt;&lt;/record-ids&gt;&lt;/item&gt;&lt;/Libraries&gt;"/>
  </w:docVars>
  <w:rsids>
    <w:rsidRoot w:val="00E45567"/>
    <w:rsid w:val="0049732A"/>
    <w:rsid w:val="005F03E0"/>
    <w:rsid w:val="007B2E20"/>
    <w:rsid w:val="008075BB"/>
    <w:rsid w:val="00A002E7"/>
    <w:rsid w:val="00E455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AB0636"/>
  <w15:chartTrackingRefBased/>
  <w15:docId w15:val="{2945F41E-4582-4E77-9B42-2AD2687418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4556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556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4556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5567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4556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556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doi.org/10.1186/1746-4358-1-24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biomedcentral.com/1471-2393/12/138" TargetMode="External"/><Relationship Id="rId5" Type="http://schemas.openxmlformats.org/officeDocument/2006/relationships/hyperlink" Target="http://www.biomedcentral.com/1471-2393/12/138" TargetMode="External"/><Relationship Id="rId4" Type="http://schemas.openxmlformats.org/officeDocument/2006/relationships/hyperlink" Target="http://www.pediatrics.org/cgi/doi/10.1542/peds.2011-3467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2</Pages>
  <Words>1015</Words>
  <Characters>5791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2:21:00Z</dcterms:created>
  <dcterms:modified xsi:type="dcterms:W3CDTF">2019-08-05T02:41:00Z</dcterms:modified>
</cp:coreProperties>
</file>